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156855" w14:textId="77777777" w:rsidR="00D37159" w:rsidRDefault="00D37159" w:rsidP="00D37159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C7A8C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F5087C8" w14:textId="77777777" w:rsidR="00D37159" w:rsidRPr="00E13D07" w:rsidRDefault="00D37159" w:rsidP="00D37159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F75C3B8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</w:p>
    <w:p w14:paraId="23E24F4C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i, </w:t>
      </w:r>
      <w:proofErr w:type="spellStart"/>
      <w:r>
        <w:rPr>
          <w:rFonts w:ascii="Times New Roman" w:hAnsi="Times New Roman" w:cs="Times New Roman"/>
          <w:sz w:val="24"/>
          <w:szCs w:val="24"/>
        </w:rPr>
        <w:t>Isb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kmi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8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 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, Pembangunan Sosial dan Kajian Pembangunan)</w:t>
      </w:r>
      <w:r>
        <w:rPr>
          <w:rFonts w:ascii="Times New Roman" w:hAnsi="Times New Roman" w:cs="Times New Roman"/>
          <w:sz w:val="24"/>
          <w:szCs w:val="24"/>
        </w:rPr>
        <w:t xml:space="preserve">. Depok: PT. Raja </w:t>
      </w:r>
      <w:proofErr w:type="spellStart"/>
      <w:r>
        <w:rPr>
          <w:rFonts w:ascii="Times New Roman" w:hAnsi="Times New Roman" w:cs="Times New Roman"/>
          <w:sz w:val="24"/>
          <w:szCs w:val="24"/>
        </w:rPr>
        <w:t>Grafind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d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C08EE33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gusti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ri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09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E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itan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f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tam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A70154" w14:textId="77777777" w:rsidR="00D37159" w:rsidRPr="004277E0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was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 </w:t>
      </w:r>
      <w:proofErr w:type="spellStart"/>
      <w:r>
        <w:rPr>
          <w:rFonts w:ascii="Times New Roman" w:hAnsi="Times New Roman" w:cs="Times New Roman"/>
          <w:sz w:val="24"/>
          <w:szCs w:val="24"/>
        </w:rPr>
        <w:t>Chae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2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okok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Dasar-Dasa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ranca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>. Bandung: PT. Dunia Pustaka Jaya.</w:t>
      </w:r>
    </w:p>
    <w:p w14:paraId="4AEAD572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rifud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7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em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ngu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iste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c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la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Gun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mudra.</w:t>
      </w:r>
    </w:p>
    <w:p w14:paraId="2E0B5FC4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rs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uhammad. 2018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-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Prenam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roup.</w:t>
      </w:r>
    </w:p>
    <w:p w14:paraId="0565A485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sm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09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e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652C47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hru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di. 2012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</w:t>
      </w:r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f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tam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606ED7" w14:textId="77777777" w:rsidR="00D37159" w:rsidRPr="00964DC4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l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4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892025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r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bu. 2011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organisas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asyarakat</w:t>
      </w:r>
      <w:r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Humanio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A316F6" w14:textId="77777777" w:rsidR="00D37159" w:rsidRPr="00964DC4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urlock, B. Elizabeth. 2009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panja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ta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FB4CE4E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urlock, B. Elizabeth. 2005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nak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ili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65B789A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r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mas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3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ndercove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ahas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pu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e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T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Publisher.</w:t>
      </w:r>
    </w:p>
    <w:p w14:paraId="6E2E85DB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kandar, </w:t>
      </w:r>
      <w:proofErr w:type="spellStart"/>
      <w:r>
        <w:rPr>
          <w:rFonts w:ascii="Times New Roman" w:hAnsi="Times New Roman" w:cs="Times New Roman"/>
          <w:sz w:val="24"/>
          <w:szCs w:val="24"/>
        </w:rPr>
        <w:t>Jus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3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pervi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</w:t>
      </w:r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os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D22191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na, W. </w:t>
      </w:r>
      <w:proofErr w:type="spellStart"/>
      <w:r>
        <w:rPr>
          <w:rFonts w:ascii="Times New Roman" w:hAnsi="Times New Roman" w:cs="Times New Roman"/>
          <w:sz w:val="24"/>
          <w:szCs w:val="24"/>
        </w:rPr>
        <w:t>Sy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2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k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i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.</w:t>
      </w:r>
    </w:p>
    <w:p w14:paraId="5D5E66A8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Octavia, </w:t>
      </w:r>
      <w:proofErr w:type="spellStart"/>
      <w:r>
        <w:rPr>
          <w:rFonts w:ascii="Times New Roman" w:hAnsi="Times New Roman" w:cs="Times New Roman"/>
          <w:sz w:val="24"/>
          <w:szCs w:val="24"/>
        </w:rPr>
        <w:t>Shilp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. 2020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mana</w:t>
      </w:r>
      <w:proofErr w:type="spellEnd"/>
      <w:r>
        <w:rPr>
          <w:rFonts w:ascii="Times New Roman" w:hAnsi="Times New Roman" w:cs="Times New Roman"/>
          <w:sz w:val="24"/>
          <w:szCs w:val="24"/>
        </w:rPr>
        <w:t>. Sleman: CV. Budi Utama.</w:t>
      </w:r>
    </w:p>
    <w:p w14:paraId="0995109A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ah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. 2007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6AAA80E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ngg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.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r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Yu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gg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.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r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06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nak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BPK </w:t>
      </w:r>
      <w:proofErr w:type="spellStart"/>
      <w:r>
        <w:rPr>
          <w:rFonts w:ascii="Times New Roman" w:hAnsi="Times New Roman" w:cs="Times New Roman"/>
          <w:sz w:val="24"/>
          <w:szCs w:val="24"/>
        </w:rPr>
        <w:t>Gun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FDFF32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ehart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r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1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</w:t>
      </w:r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m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sdakar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A340065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eto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08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cegah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ogyakarta: Pusta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8001DB9" w14:textId="77777777" w:rsidR="00D37159" w:rsidRPr="007126C1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ephen, P. Robbins. 2007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(Organizationa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havi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8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ili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 xml:space="preserve">. Indonesia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ya </w:t>
      </w:r>
      <w:proofErr w:type="spellStart"/>
      <w:r>
        <w:rPr>
          <w:rFonts w:ascii="Times New Roman" w:hAnsi="Times New Roman" w:cs="Times New Roman"/>
          <w:sz w:val="24"/>
          <w:szCs w:val="24"/>
        </w:rPr>
        <w:t>Cemerl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8125C9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harto, Edi. 2009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 di Dun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s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: CV.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937938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harto, Edi. 2014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asyarakat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mberday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Rakyat (Kaji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trateg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embangun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)</w:t>
      </w:r>
      <w:r>
        <w:rPr>
          <w:rFonts w:ascii="Times New Roman" w:hAnsi="Times New Roman" w:cs="Times New Roman"/>
          <w:sz w:val="24"/>
          <w:szCs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f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9E3416" w14:textId="77777777" w:rsidR="00D37159" w:rsidRPr="001D470D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idyast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eni. 2014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osial</w:t>
      </w:r>
      <w:r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Gr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440E232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18326678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6091B5F3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50FE197F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3F24FE65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094039B1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7FF1FC56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016A6290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6953D067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4F6EF20F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6E490B4E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034391B9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523A065A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1712819E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3C03497D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5271800" w14:textId="77777777" w:rsidR="00D37159" w:rsidRPr="00AF439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Jurnal</w:t>
      </w:r>
      <w:proofErr w:type="spellEnd"/>
    </w:p>
    <w:p w14:paraId="27D09ECE" w14:textId="77777777" w:rsidR="00D37159" w:rsidRPr="00F54485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Abd Malek, N. H. B., &amp; Zatrahadi, M. F. (2020). Penanggulangan Gelandangan Pada Jabatan Kebajikan Negeri Kedah Malaysia Melalui Layanan Konseling Islam.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Madania: Jurnal Ilmu-Ilmu Keislaman</w:t>
      </w: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54485">
        <w:rPr>
          <w:rFonts w:ascii="Times New Roman" w:hAnsi="Times New Roman" w:cs="Times New Roman"/>
          <w:noProof/>
          <w:sz w:val="24"/>
          <w:szCs w:val="24"/>
        </w:rPr>
        <w:t>(1), 39. https://doi.org/10.24014/jiik.v10i1.10832</w:t>
      </w:r>
    </w:p>
    <w:p w14:paraId="09690068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Fitri, I. A. (2019). PENANGGULANGAN GELANDANGAN DAN PENGEMIS DI INDONESIA (Analisis Program Desaku Menanti di Kota Malang, Kota Padang dan Jeneponto).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Share : Social Work Journal</w:t>
      </w: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54485">
        <w:rPr>
          <w:rFonts w:ascii="Times New Roman" w:hAnsi="Times New Roman" w:cs="Times New Roman"/>
          <w:noProof/>
          <w:sz w:val="24"/>
          <w:szCs w:val="24"/>
        </w:rPr>
        <w:t>(1), 1. https://doi.org/10.24198/share.v9i1.19652</w:t>
      </w:r>
    </w:p>
    <w:p w14:paraId="1C4158C5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19AD">
        <w:rPr>
          <w:rFonts w:ascii="Times New Roman" w:hAnsi="Times New Roman" w:cs="Times New Roman"/>
          <w:noProof/>
          <w:sz w:val="24"/>
          <w:szCs w:val="24"/>
        </w:rPr>
        <w:t>Itang. (2015). Faktor Faktor Penyebab Kemiskinan. Tazkiya, 16(01), 1–30.</w:t>
      </w:r>
    </w:p>
    <w:p w14:paraId="11F73FE2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19AD">
        <w:rPr>
          <w:rFonts w:ascii="Times New Roman" w:hAnsi="Times New Roman" w:cs="Times New Roman"/>
          <w:noProof/>
          <w:sz w:val="24"/>
          <w:szCs w:val="24"/>
        </w:rPr>
        <w:t>Kiling, B. N., &amp; Kiling, I. Y. (2015). Tinjauan Konsep Diri Dan Dimensinya Pada Anak Dalam Masa Kanak-Kanak Akhir. Jurnal Psikologi Pendidikan Dan Konseling: Jurnal Kajian Psikologi Pendidikan Dan Bimbingan Konseling, 1(2), 116. https://doi.org/10.26858/jpkk.v1i2.1811</w:t>
      </w:r>
    </w:p>
    <w:p w14:paraId="555A6B0F" w14:textId="77777777" w:rsidR="00D37159" w:rsidRPr="00F54485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19AD">
        <w:rPr>
          <w:rFonts w:ascii="Times New Roman" w:hAnsi="Times New Roman" w:cs="Times New Roman"/>
          <w:noProof/>
          <w:sz w:val="24"/>
          <w:szCs w:val="24"/>
        </w:rPr>
        <w:t>Nusanto, B. (1967). Program Penanganan Gelandangan Dan Pengemis Di Kabupaten Jember (Handling Programs of Homeless and Beggar in Jember District). Angewandte Chemie International Edition, 6(11), 951–952., 17(2), 339–360</w:t>
      </w:r>
    </w:p>
    <w:p w14:paraId="08CA13DE" w14:textId="77777777" w:rsidR="00D37159" w:rsidRPr="00F54485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Purnamasari, P., Yudiarso, A., &amp; Tondok, M. S. (2020). Well-Being dan Happiness Pengemis Jalanan di Surabaya.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KELUWIH: Jurnal Sosial Dan Humaniora</w:t>
      </w: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54485">
        <w:rPr>
          <w:rFonts w:ascii="Times New Roman" w:hAnsi="Times New Roman" w:cs="Times New Roman"/>
          <w:noProof/>
          <w:sz w:val="24"/>
          <w:szCs w:val="24"/>
        </w:rPr>
        <w:t>(2), 102–107. https://doi.org/10.24123/soshum.v1i2.3106</w:t>
      </w:r>
    </w:p>
    <w:p w14:paraId="4B68D0F6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Qonita, R., &amp; Dahlia, D. (2019). Hubungan Penerimaan Diri Dengan Harga Diri Pada Pengemis Di Kota Banda Aceh.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Seurune Jurnal Psikologi Unsyiah</w:t>
      </w:r>
      <w:r w:rsidRPr="00F5448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5448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54485">
        <w:rPr>
          <w:rFonts w:ascii="Times New Roman" w:hAnsi="Times New Roman" w:cs="Times New Roman"/>
          <w:noProof/>
          <w:sz w:val="24"/>
          <w:szCs w:val="24"/>
        </w:rPr>
        <w:t>(1), 33–49. https://doi.org/10.24815/s-jpu.v2i1.13271</w:t>
      </w:r>
    </w:p>
    <w:p w14:paraId="0F2558BE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19AD">
        <w:rPr>
          <w:rFonts w:ascii="Times New Roman" w:hAnsi="Times New Roman" w:cs="Times New Roman"/>
          <w:noProof/>
          <w:sz w:val="24"/>
          <w:szCs w:val="24"/>
        </w:rPr>
        <w:t>Sartika, C., Balaka, M. Y., &amp; Rumbia, W. A. (2016). Studi Faktor-Faktor Penyebab Kemiskinan Masyarakat Desa Lohia Kecamatan Lohia Kabupaten Muna. Jurnal Ekonomi (JE), 1(1), 106–118. Retrieved from http://ojs.uho.ac.id/index.php/JE</w:t>
      </w:r>
    </w:p>
    <w:p w14:paraId="26CA2FAA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419AD">
        <w:rPr>
          <w:rFonts w:ascii="Times New Roman" w:hAnsi="Times New Roman" w:cs="Times New Roman"/>
          <w:noProof/>
          <w:sz w:val="24"/>
          <w:szCs w:val="24"/>
        </w:rPr>
        <w:t>Suci, D. T. (2017). Konsep diri anak jalanan. SCHOULID: Indonesian Journal of School Counseling, 2(2), 14. https://doi.org/10.23916/08439011</w:t>
      </w:r>
    </w:p>
    <w:p w14:paraId="359360E7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1F95714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567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123102114"/>
      <w:proofErr w:type="spellStart"/>
      <w:r w:rsidRPr="00B30002">
        <w:rPr>
          <w:rFonts w:ascii="Times New Roman" w:hAnsi="Times New Roman" w:cs="Times New Roman"/>
          <w:sz w:val="24"/>
          <w:szCs w:val="24"/>
        </w:rPr>
        <w:lastRenderedPageBreak/>
        <w:t>Zefianningsih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, B. D.,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Wibhawa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, B., &amp;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Rachim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, H. A. (2016).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Gelandanga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engemis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anti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Sosial Bina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angudi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Luhur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” Bekasi.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rosiding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Pengabdia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Masyarakat, 3(1). https://doi.org/10.24198/jppm.v3i1.13600</w:t>
      </w:r>
    </w:p>
    <w:p w14:paraId="058EA051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2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30002">
        <w:rPr>
          <w:rFonts w:ascii="Times New Roman" w:hAnsi="Times New Roman" w:cs="Times New Roman"/>
          <w:sz w:val="24"/>
          <w:szCs w:val="24"/>
        </w:rPr>
        <w:t>Zuhdiyaty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, N., &amp;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Kaluge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, D. (2018).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Kemiskina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B30002">
        <w:rPr>
          <w:rFonts w:ascii="Times New Roman" w:hAnsi="Times New Roman" w:cs="Times New Roman"/>
          <w:sz w:val="24"/>
          <w:szCs w:val="24"/>
        </w:rPr>
        <w:t>Di</w:t>
      </w:r>
      <w:proofErr w:type="gramEnd"/>
      <w:r w:rsidRPr="00B30002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0002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B30002">
        <w:rPr>
          <w:rFonts w:ascii="Times New Roman" w:hAnsi="Times New Roman" w:cs="Times New Roman"/>
          <w:sz w:val="24"/>
          <w:szCs w:val="24"/>
        </w:rPr>
        <w:t xml:space="preserve"> Dan Ekonomi Asia, 11(2), 27–31. https://doi.org/10.32812/jibeka.v11i2.42</w:t>
      </w:r>
    </w:p>
    <w:p w14:paraId="4BA8F541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rPr>
          <w:rFonts w:ascii="Times New Roman" w:hAnsi="Times New Roman" w:cs="Times New Roman"/>
          <w:sz w:val="24"/>
          <w:szCs w:val="24"/>
        </w:rPr>
      </w:pPr>
    </w:p>
    <w:p w14:paraId="2BD59070" w14:textId="77777777" w:rsidR="00D37159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rPr>
          <w:rFonts w:ascii="Times New Roman" w:hAnsi="Times New Roman" w:cs="Times New Roman"/>
          <w:sz w:val="24"/>
          <w:szCs w:val="24"/>
        </w:rPr>
      </w:pPr>
    </w:p>
    <w:bookmarkEnd w:id="0"/>
    <w:p w14:paraId="3B12D9A7" w14:textId="77777777" w:rsidR="00D37159" w:rsidRPr="00F54485" w:rsidRDefault="00D37159" w:rsidP="00D371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</w:p>
    <w:p w14:paraId="3ACB4AE1" w14:textId="5D34A1A6" w:rsidR="00D37159" w:rsidRDefault="00D37159" w:rsidP="00D37159">
      <w:r>
        <w:fldChar w:fldCharType="end"/>
      </w:r>
    </w:p>
    <w:sectPr w:rsidR="00D37159" w:rsidSect="00D37159">
      <w:pgSz w:w="11906" w:h="16838" w:code="9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7159"/>
    <w:rsid w:val="00D371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A5CC03B"/>
  <w15:chartTrackingRefBased/>
  <w15:docId w15:val="{9732CCBE-C06F-405F-8634-C32AE60157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71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705</Words>
  <Characters>4022</Characters>
  <Application>Microsoft Office Word</Application>
  <DocSecurity>0</DocSecurity>
  <Lines>33</Lines>
  <Paragraphs>9</Paragraphs>
  <ScaleCrop>false</ScaleCrop>
  <Company/>
  <LinksUpToDate>false</LinksUpToDate>
  <CharactersWithSpaces>4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3-03-03T08:32:00Z</dcterms:created>
  <dcterms:modified xsi:type="dcterms:W3CDTF">2023-03-03T08:34:00Z</dcterms:modified>
</cp:coreProperties>
</file>